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development of the food web can explain the observed pattern. </w:t>
      </w:r>
      <w:r w:rsidR="0060605C">
        <w:rPr>
          <w:rFonts w:ascii="Times New Roman" w:hAnsi="Times New Roman" w:cs="Times New Roman"/>
          <w:color w:val="333333"/>
          <w:sz w:val="24"/>
          <w:szCs w:val="24"/>
        </w:rPr>
        <w:t>It follows from this simple 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153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4" ] ] }, "publisher" : "Princeton University Press", "publisher-place" : "Princeton, NJ", "title" : "Stability and Complexity in Model Ecosystems", "type" : "book" }, "suppress-author" : 1, "uris" : [ "http://www.mendeley.com/documents/?uuid=d5013a43-3df5-4265-8d0a-5bfd3d8c3bee" ] } ], "mendeley" : { "previouslyFormattedCitation" : "(1974)"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1A0DA8" w:rsidRPr="001A0DA8">
        <w:rPr>
          <w:rFonts w:ascii="Times New Roman" w:hAnsi="Times New Roman" w:cs="Times New Roman"/>
          <w:noProof/>
          <w:color w:val="333333"/>
          <w:sz w:val="24"/>
          <w:szCs w:val="24"/>
        </w:rPr>
        <w:t>(1974)</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512706">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w:t>
      </w:r>
      <w:r w:rsidR="00B53E07">
        <w:rPr>
          <w:rFonts w:ascii="Times New Roman" w:hAnsi="Times New Roman" w:cs="Times New Roman"/>
          <w:iCs/>
          <w:color w:val="333333"/>
          <w:sz w:val="24"/>
          <w:szCs w:val="24"/>
          <w:bdr w:val="none" w:sz="0" w:space="0" w:color="auto" w:frame="1"/>
        </w:rPr>
        <w:lastRenderedPageBreak/>
        <w:t xml:space="preserve">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w:t>
      </w:r>
      <w:proofErr w:type="spellStart"/>
      <w:r w:rsidR="00512706">
        <w:rPr>
          <w:rFonts w:ascii="Times New Roman" w:hAnsi="Times New Roman" w:cs="Times New Roman"/>
          <w:iCs/>
          <w:color w:val="333333"/>
          <w:sz w:val="24"/>
          <w:szCs w:val="24"/>
          <w:bdr w:val="none" w:sz="0" w:space="0" w:color="auto" w:frame="1"/>
        </w:rPr>
        <w:t>Jacobian</w:t>
      </w:r>
      <w:proofErr w:type="spellEnd"/>
      <w:r w:rsidR="00512706">
        <w:rPr>
          <w:rFonts w:ascii="Times New Roman" w:hAnsi="Times New Roman" w:cs="Times New Roman"/>
          <w:iCs/>
          <w:color w:val="333333"/>
          <w:sz w:val="24"/>
          <w:szCs w:val="24"/>
          <w:bdr w:val="none" w:sz="0" w:space="0" w:color="auto" w:frame="1"/>
        </w:rPr>
        <w:t xml:space="preserve">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512706" w:rsidRPr="00512706">
        <w:rPr>
          <w:rFonts w:ascii="Times New Roman" w:hAnsi="Times New Roman" w:cs="Times New Roman"/>
          <w:iCs/>
          <w:noProof/>
          <w:color w:val="333333"/>
          <w:sz w:val="24"/>
          <w:szCs w:val="24"/>
          <w:bdr w:val="none" w:sz="0" w:space="0" w:color="auto" w:frame="1"/>
        </w:rPr>
        <w:t>(May 1973)</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linked these two concepts with the development of quasi </w:t>
      </w:r>
      <w:proofErr w:type="gramStart"/>
      <w:r>
        <w:rPr>
          <w:rFonts w:ascii="Times New Roman" w:hAnsi="Times New Roman" w:cs="Times New Roman"/>
          <w:iCs/>
          <w:color w:val="333333"/>
          <w:sz w:val="24"/>
          <w:szCs w:val="24"/>
          <w:bdr w:val="none" w:sz="0" w:space="0" w:color="auto" w:frame="1"/>
        </w:rPr>
        <w:t>sign-stability</w:t>
      </w:r>
      <w:proofErr w:type="gramEnd"/>
      <w:r>
        <w:rPr>
          <w:rFonts w:ascii="Times New Roman" w:hAnsi="Times New Roman" w:cs="Times New Roman"/>
          <w:iCs/>
          <w:color w:val="333333"/>
          <w:sz w:val="24"/>
          <w:szCs w:val="24"/>
          <w:bdr w:val="none" w:sz="0" w:space="0" w:color="auto" w:frame="1"/>
        </w:rPr>
        <w:t xml:space="preserve">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w:t>
      </w:r>
      <w:proofErr w:type="spellStart"/>
      <w:r w:rsidR="000676E5" w:rsidRPr="000676E5">
        <w:rPr>
          <w:rFonts w:ascii="Times New Roman" w:hAnsi="Times New Roman" w:cs="Times New Roman"/>
          <w:noProof/>
          <w:color w:val="333333"/>
          <w:sz w:val="24"/>
          <w:szCs w:val="24"/>
        </w:rPr>
        <w:t>Roopnarine</w:t>
      </w:r>
      <w:proofErr w:type="spellEnd"/>
      <w:r w:rsidR="000676E5" w:rsidRPr="000676E5">
        <w:rPr>
          <w:rFonts w:ascii="Times New Roman" w:hAnsi="Times New Roman" w:cs="Times New Roman"/>
          <w:noProof/>
          <w:color w:val="333333"/>
          <w:sz w:val="24"/>
          <w:szCs w:val="24"/>
        </w:rPr>
        <w:t xml:space="preserv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 xml:space="preserve">rovided by Jennifer Dunne of the </w:t>
      </w:r>
      <w:proofErr w:type="spellStart"/>
      <w:r w:rsidR="000676E5">
        <w:rPr>
          <w:rFonts w:ascii="Times New Roman" w:hAnsi="Times New Roman" w:cs="Times New Roman"/>
          <w:color w:val="333333"/>
          <w:sz w:val="24"/>
          <w:szCs w:val="24"/>
        </w:rPr>
        <w:t>PEaCE</w:t>
      </w:r>
      <w:proofErr w:type="spellEnd"/>
      <w:r w:rsidR="000676E5">
        <w:rPr>
          <w:rFonts w:ascii="Times New Roman" w:hAnsi="Times New Roman" w:cs="Times New Roman"/>
          <w:color w:val="333333"/>
          <w:sz w:val="24"/>
          <w:szCs w:val="24"/>
        </w:rPr>
        <w:t xml:space="preserv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 xml:space="preserve">aining row and column sums). </w:t>
      </w:r>
      <w:r w:rsidR="000676E5">
        <w:rPr>
          <w:rFonts w:ascii="Times New Roman" w:hAnsi="Times New Roman" w:cs="Times New Roman"/>
          <w:color w:val="333333"/>
          <w:sz w:val="24"/>
          <w:szCs w:val="24"/>
        </w:rPr>
        <w:t xml:space="preserve">One thousand </w:t>
      </w:r>
      <w:r w:rsidRPr="006F1700">
        <w:rPr>
          <w:rFonts w:ascii="Times New Roman" w:hAnsi="Times New Roman" w:cs="Times New Roman"/>
          <w:color w:val="333333"/>
          <w:sz w:val="24"/>
          <w:szCs w:val="24"/>
        </w:rPr>
        <w:t>permuted matrices were generated for each food web, and the frequency of each subgraph type was found. Z-scores were computed using the formula:</w:t>
      </w:r>
    </w:p>
    <w:p w:rsidR="007D619A" w:rsidRPr="006F1700" w:rsidRDefault="00053EAB"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053EAB"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512706">
        <w:rPr>
          <w:rFonts w:ascii="Times New Roman" w:hAnsi="Times New Roman" w:cs="Times New Roman"/>
          <w:color w:val="333333"/>
          <w:sz w:val="24"/>
          <w:szCs w:val="24"/>
        </w:rPr>
        <w:t xml:space="preserve"> A</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w:t>
      </w:r>
      <w:r w:rsidR="00C07ADC">
        <w:rPr>
          <w:rFonts w:ascii="Times New Roman" w:hAnsi="Times New Roman" w:cs="Times New Roman"/>
          <w:color w:val="333333"/>
          <w:sz w:val="24"/>
          <w:szCs w:val="24"/>
        </w:rPr>
        <w:t>(2014)</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 xml:space="preserve">m distribution </w:t>
      </w:r>
      <w:r>
        <w:rPr>
          <w:rFonts w:ascii="Times New Roman" w:hAnsi="Times New Roman" w:cs="Times New Roman"/>
          <w:color w:val="333333"/>
          <w:sz w:val="24"/>
          <w:szCs w:val="24"/>
        </w:rPr>
        <w:lastRenderedPageBreak/>
        <w:t>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This process was repeated 10,000 times for each subgraph. Quasi sign stability was then calculated as the proportion of randomly sampled matrices whose eigenvalue with the largest real part (</w:t>
      </w:r>
      <w:r w:rsidR="00D95C4A" w:rsidRPr="00F3204A">
        <w:rPr>
          <w:rFonts w:ascii="Times New Roman" w:hAnsi="Times New Roman" w:cs="Times New Roman"/>
          <w:i/>
          <w:color w:val="333333"/>
          <w:sz w:val="24"/>
          <w:szCs w:val="24"/>
        </w:rPr>
        <w:t>Max(Re(λ))</w:t>
      </w:r>
      <w:r w:rsidR="00D95C4A" w:rsidRPr="006F1700">
        <w:rPr>
          <w:rFonts w:ascii="Times New Roman" w:hAnsi="Times New Roman" w:cs="Times New Roman"/>
          <w:color w:val="333333"/>
          <w:sz w:val="24"/>
          <w:szCs w:val="24"/>
        </w:rPr>
        <w:t>)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603A47">
        <w:rPr>
          <w:rFonts w:ascii="Times New Roman" w:hAnsi="Times New Roman" w:cs="Times New Roman"/>
          <w:color w:val="333333"/>
          <w:sz w:val="24"/>
          <w:szCs w:val="24"/>
        </w:rPr>
        <w:t>. See the Appendix for mor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925559" w:rsidRPr="006C3405" w:rsidRDefault="00512706" w:rsidP="006C3405">
      <w:pPr>
        <w:spacing w:line="480" w:lineRule="auto"/>
        <w:ind w:firstLine="720"/>
        <w:rPr>
          <w:rFonts w:ascii="Times New Roman" w:hAnsi="Times New Roman" w:cs="Times New Roman"/>
          <w:b/>
          <w:sz w:val="36"/>
          <w:szCs w:val="36"/>
        </w:rPr>
      </w:pPr>
      <w:r>
        <w:rPr>
          <w:rFonts w:ascii="Times New Roman" w:hAnsi="Times New Roman" w:cs="Times New Roman"/>
          <w:color w:val="333333"/>
          <w:sz w:val="24"/>
          <w:szCs w:val="24"/>
        </w:rPr>
        <w:t xml:space="preserve">The different s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r w:rsidR="00C07ADC">
        <w:rPr>
          <w:rFonts w:ascii="Times New Roman" w:hAnsi="Times New Roman" w:cs="Times New Roman"/>
          <w:color w:val="333333"/>
          <w:sz w:val="24"/>
          <w:szCs w:val="24"/>
        </w:rPr>
        <w:t xml:space="preserve"> (Figure 1a)</w:t>
      </w:r>
      <w:r w:rsidR="00925559">
        <w:rPr>
          <w:rFonts w:ascii="Times New Roman" w:hAnsi="Times New Roman" w:cs="Times New Roman"/>
          <w:color w:val="333333"/>
          <w:sz w:val="24"/>
          <w:szCs w:val="24"/>
        </w:rPr>
        <w:t xml:space="preserve">. </w:t>
      </w:r>
      <w:proofErr w:type="spellStart"/>
      <w:r w:rsidR="00925559">
        <w:rPr>
          <w:rFonts w:ascii="Times New Roman" w:hAnsi="Times New Roman" w:cs="Times New Roman"/>
          <w:color w:val="333333"/>
          <w:sz w:val="24"/>
          <w:szCs w:val="24"/>
        </w:rPr>
        <w:t>Tritrophic</w:t>
      </w:r>
      <w:proofErr w:type="spellEnd"/>
      <w:r w:rsidR="00925559">
        <w:rPr>
          <w:rFonts w:ascii="Times New Roman" w:hAnsi="Times New Roman" w:cs="Times New Roman"/>
          <w:color w:val="333333"/>
          <w:sz w:val="24"/>
          <w:szCs w:val="24"/>
        </w:rPr>
        <w:t xml:space="preserve">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ude bidirectional links (</w:t>
      </w:r>
      <w:proofErr w:type="gramStart"/>
      <w:r w:rsidR="00925559">
        <w:rPr>
          <w:rFonts w:ascii="Times New Roman" w:hAnsi="Times New Roman" w:cs="Times New Roman"/>
          <w:color w:val="333333"/>
          <w:sz w:val="24"/>
          <w:szCs w:val="24"/>
        </w:rPr>
        <w:t>A</w:t>
      </w:r>
      <w:proofErr w:type="gramEnd"/>
      <w:r w:rsidR="00925559">
        <w:rPr>
          <w:rFonts w:ascii="Times New Roman" w:hAnsi="Times New Roman" w:cs="Times New Roman"/>
          <w:color w:val="333333"/>
          <w:sz w:val="24"/>
          <w:szCs w:val="24"/>
        </w:rPr>
        <w:t xml:space="preserve"> eats B, B eats A). </w:t>
      </w:r>
    </w:p>
    <w:p w:rsidR="007D619A" w:rsidRPr="006F1700" w:rsidRDefault="00925559" w:rsidP="00C07AD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07ADC">
        <w:rPr>
          <w:rFonts w:ascii="Times New Roman" w:hAnsi="Times New Roman" w:cs="Times New Roman"/>
          <w:color w:val="333333"/>
          <w:sz w:val="24"/>
          <w:szCs w:val="24"/>
        </w:rPr>
        <w:t xml:space="preserve"> (Figure 1b)</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there is a selection against unstable food web configurations, then those configurations that are most likely to be stable in a varying environment should be those that are most </w:t>
      </w:r>
      <w:r>
        <w:rPr>
          <w:rFonts w:ascii="Times New Roman" w:hAnsi="Times New Roman" w:cs="Times New Roman"/>
          <w:iCs/>
          <w:color w:val="333333"/>
          <w:sz w:val="24"/>
          <w:szCs w:val="24"/>
          <w:bdr w:val="none" w:sz="0" w:space="0" w:color="auto" w:frame="1"/>
        </w:rPr>
        <w:lastRenderedPageBreak/>
        <w:t>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F3204A" w:rsidRDefault="004F74CF" w:rsidP="004F74CF">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 xml:space="preserve">Subgraphs that are less quasi sign-stable are typically either under-represented (observed less frequently than expected by chance) or observed about as frequently as expected by random chance. While this does not provide concrete proof that there is a selection against unstable subgraphs in nature, it does offer convincing evidence that such a process could affect the way food webs are structured.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we can build an expectation of wh</w:t>
      </w:r>
      <w:r w:rsidR="002B641A">
        <w:rPr>
          <w:rFonts w:ascii="Times New Roman" w:hAnsi="Times New Roman" w:cs="Times New Roman"/>
          <w:iCs/>
          <w:color w:val="333333"/>
          <w:sz w:val="24"/>
          <w:szCs w:val="24"/>
          <w:bdr w:val="none" w:sz="0" w:space="0" w:color="auto" w:frame="1"/>
        </w:rPr>
        <w:t>at we should observe in nature.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we should </w:t>
      </w:r>
      <w:proofErr w:type="gramStart"/>
      <w:r w:rsidR="002B641A">
        <w:rPr>
          <w:rFonts w:ascii="Times New Roman" w:hAnsi="Times New Roman" w:cs="Times New Roman"/>
          <w:iCs/>
          <w:color w:val="333333"/>
          <w:sz w:val="24"/>
          <w:szCs w:val="24"/>
          <w:bdr w:val="none" w:sz="0" w:space="0" w:color="auto" w:frame="1"/>
        </w:rPr>
        <w:lastRenderedPageBreak/>
        <w:t>expect</w:t>
      </w:r>
      <w:proofErr w:type="gramEnd"/>
      <w:r w:rsidR="002B641A">
        <w:rPr>
          <w:rFonts w:ascii="Times New Roman" w:hAnsi="Times New Roman" w:cs="Times New Roman"/>
          <w:iCs/>
          <w:color w:val="333333"/>
          <w:sz w:val="24"/>
          <w:szCs w:val="24"/>
          <w:bdr w:val="none" w:sz="0" w:space="0" w:color="auto" w:frame="1"/>
        </w:rPr>
        <w:t xml:space="preserve"> the community to be more stable. My results show </w:t>
      </w:r>
      <w:r>
        <w:rPr>
          <w:rFonts w:ascii="Times New Roman" w:hAnsi="Times New Roman" w:cs="Times New Roman"/>
          <w:iCs/>
          <w:color w:val="333333"/>
          <w:sz w:val="24"/>
          <w:szCs w:val="24"/>
          <w:bdr w:val="none" w:sz="0" w:space="0" w:color="auto" w:frame="1"/>
        </w:rPr>
        <w:t xml:space="preserve">that we should expect to observe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ted that we should expect</w:t>
      </w:r>
      <w:r w:rsidR="002B641A">
        <w:rPr>
          <w:rFonts w:ascii="Times New Roman" w:hAnsi="Times New Roman" w:cs="Times New Roman"/>
          <w:iCs/>
          <w:color w:val="333333"/>
          <w:sz w:val="24"/>
          <w:szCs w:val="24"/>
          <w:bdr w:val="none" w:sz="0" w:space="0" w:color="auto" w:frame="1"/>
        </w:rPr>
        <w:t xml:space="preserve"> short food chains </w:t>
      </w:r>
      <w:r w:rsidR="004B0AD4">
        <w:rPr>
          <w:rFonts w:ascii="Times New Roman" w:hAnsi="Times New Roman" w:cs="Times New Roman"/>
          <w:iCs/>
          <w:color w:val="333333"/>
          <w:sz w:val="24"/>
          <w:szCs w:val="24"/>
          <w:bdr w:val="none" w:sz="0" w:space="0" w:color="auto" w:frame="1"/>
        </w:rPr>
        <w:t xml:space="preserve">to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observed pattern does not match our expectation based on quasi sign-stability, it may be an indication of some underlying biologically interesting phenomenon. For example, while the intra-guild predation subgraph (</w:t>
      </w:r>
      <w:proofErr w:type="gramStart"/>
      <w:r w:rsidR="002B641A">
        <w:rPr>
          <w:rFonts w:ascii="Times New Roman" w:hAnsi="Times New Roman" w:cs="Times New Roman"/>
          <w:iCs/>
          <w:color w:val="333333"/>
          <w:sz w:val="24"/>
          <w:szCs w:val="24"/>
          <w:bdr w:val="none" w:sz="0" w:space="0" w:color="auto" w:frame="1"/>
        </w:rPr>
        <w:t>A</w:t>
      </w:r>
      <w:proofErr w:type="gramEnd"/>
      <w:r w:rsidR="002B641A">
        <w:rPr>
          <w:rFonts w:ascii="Times New Roman" w:hAnsi="Times New Roman" w:cs="Times New Roman"/>
          <w:iCs/>
          <w:color w:val="333333"/>
          <w:sz w:val="24"/>
          <w:szCs w:val="24"/>
          <w:bdr w:val="none" w:sz="0" w:space="0" w:color="auto" w:frame="1"/>
        </w:rPr>
        <w:t xml:space="preserve"> eats B, A eats C, B eats C) is moderately quasi sign-stable, </w:t>
      </w:r>
      <w:r>
        <w:rPr>
          <w:rFonts w:ascii="Times New Roman" w:hAnsi="Times New Roman" w:cs="Times New Roman"/>
          <w:iCs/>
          <w:color w:val="333333"/>
          <w:sz w:val="24"/>
          <w:szCs w:val="24"/>
          <w:bdr w:val="none" w:sz="0" w:space="0" w:color="auto" w:frame="1"/>
        </w:rPr>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One potential explanation for the lack of intra-guild predation subgraphs is one of feasibility. A system would be feasible if, at equilibrium,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 xml:space="preserve">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scale up to larger networks. I expect that, in general, networks with subgraph patterns that show </w:t>
      </w:r>
      <w:r w:rsidR="003A571B">
        <w:rPr>
          <w:rFonts w:ascii="Times New Roman" w:hAnsi="Times New Roman" w:cs="Times New Roman"/>
          <w:iCs/>
          <w:color w:val="333333"/>
          <w:sz w:val="24"/>
          <w:szCs w:val="24"/>
          <w:bdr w:val="none" w:sz="0" w:space="0" w:color="auto" w:frame="1"/>
        </w:rPr>
        <w:lastRenderedPageBreak/>
        <w:t xml:space="preserve">over-representation of subgraphs that are more quasi sign-stable should themselves be more stable. </w:t>
      </w:r>
    </w:p>
    <w:p w:rsidR="00794692" w:rsidRPr="002B641A"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we should expect extinctions to occur. </w:t>
      </w:r>
    </w:p>
    <w:p w:rsidR="00CC1ACE" w:rsidRDefault="00CC1ACE" w:rsidP="006F1700">
      <w:pPr>
        <w:rPr>
          <w:rFonts w:ascii="Times New Roman" w:hAnsi="Times New Roman" w:cs="Times New Roman"/>
          <w:iCs/>
          <w:color w:val="333333"/>
          <w:sz w:val="24"/>
          <w:szCs w:val="24"/>
          <w:bdr w:val="none" w:sz="0" w:space="0" w:color="auto" w:frame="1"/>
        </w:rPr>
      </w:pPr>
    </w:p>
    <w:p w:rsidR="007D619A" w:rsidRPr="006F1700" w:rsidRDefault="007D619A" w:rsidP="006F1700">
      <w:pPr>
        <w:rPr>
          <w:b/>
          <w:sz w:val="36"/>
          <w:szCs w:val="36"/>
        </w:rPr>
      </w:pPr>
      <w:r w:rsidRPr="006F1700">
        <w:rPr>
          <w:b/>
          <w:sz w:val="36"/>
          <w:szCs w:val="36"/>
        </w:rPr>
        <w:t>References</w:t>
      </w:r>
    </w:p>
    <w:p w:rsidR="00512706" w:rsidRPr="00512706" w:rsidRDefault="00B02884">
      <w:pPr>
        <w:pStyle w:val="NormalWeb"/>
        <w:ind w:left="480" w:hanging="480"/>
        <w:divId w:val="1974865511"/>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512706" w:rsidRPr="00512706">
        <w:rPr>
          <w:noProof/>
        </w:rPr>
        <w:t>Allesina, S. and Pascual, M. 2008. Network structure, predator–prey modules, and stability in large food webs. - Theor. Ecol. 1: 55–64.</w:t>
      </w:r>
    </w:p>
    <w:p w:rsidR="00512706" w:rsidRPr="00512706" w:rsidRDefault="00512706">
      <w:pPr>
        <w:pStyle w:val="NormalWeb"/>
        <w:ind w:left="480" w:hanging="480"/>
        <w:divId w:val="1974865511"/>
        <w:rPr>
          <w:noProof/>
        </w:rPr>
      </w:pPr>
      <w:r w:rsidRPr="00512706">
        <w:rPr>
          <w:noProof/>
        </w:rPr>
        <w:t>Allesina, S. and Tang, S. 2012. Stability criteria for complex ecosystems. - Nature 483: 205–208.</w:t>
      </w:r>
    </w:p>
    <w:p w:rsidR="00512706" w:rsidRPr="00512706" w:rsidRDefault="00512706">
      <w:pPr>
        <w:pStyle w:val="NormalWeb"/>
        <w:ind w:left="480" w:hanging="480"/>
        <w:divId w:val="1974865511"/>
        <w:rPr>
          <w:noProof/>
        </w:rPr>
      </w:pPr>
      <w:r w:rsidRPr="00512706">
        <w:rPr>
          <w:noProof/>
        </w:rPr>
        <w:t>Baird, D. and Ulanowicz, R. 1989. The seasonal dynamics of the Chesapeake Bay ecosystem. - Ecol. Monogr. 59: 329–364.</w:t>
      </w:r>
    </w:p>
    <w:p w:rsidR="00512706" w:rsidRPr="00512706" w:rsidRDefault="00512706">
      <w:pPr>
        <w:pStyle w:val="NormalWeb"/>
        <w:ind w:left="480" w:hanging="480"/>
        <w:divId w:val="1974865511"/>
        <w:rPr>
          <w:noProof/>
        </w:rPr>
      </w:pPr>
      <w:r w:rsidRPr="00512706">
        <w:rPr>
          <w:noProof/>
        </w:rPr>
        <w:t xml:space="preserve">Borrelli, J. J. and Ginzburg, L. R. 2014. Why are there so few trophic levels: selection against instability explains the pattern. - Food Webs in </w:t>
      </w:r>
      <w:r w:rsidR="00394658">
        <w:rPr>
          <w:noProof/>
        </w:rPr>
        <w:t>review</w:t>
      </w:r>
      <w:r w:rsidRPr="00512706">
        <w:rPr>
          <w:noProof/>
        </w:rPr>
        <w:t>.</w:t>
      </w:r>
    </w:p>
    <w:p w:rsidR="00512706" w:rsidRPr="00512706" w:rsidRDefault="00512706">
      <w:pPr>
        <w:pStyle w:val="NormalWeb"/>
        <w:ind w:left="480" w:hanging="480"/>
        <w:divId w:val="1974865511"/>
        <w:rPr>
          <w:noProof/>
        </w:rPr>
      </w:pPr>
      <w:r w:rsidRPr="00512706">
        <w:rPr>
          <w:noProof/>
        </w:rPr>
        <w:t>Camacho, J. et al. 2007. Quantitative analysis of the local structure of food webs. - J. Theor. Biol. 246: 260–268.</w:t>
      </w:r>
      <w:bookmarkStart w:id="0" w:name="_GoBack"/>
      <w:bookmarkEnd w:id="0"/>
    </w:p>
    <w:p w:rsidR="00512706" w:rsidRPr="00512706" w:rsidRDefault="00512706">
      <w:pPr>
        <w:pStyle w:val="NormalWeb"/>
        <w:ind w:left="480" w:hanging="480"/>
        <w:divId w:val="1974865511"/>
        <w:rPr>
          <w:noProof/>
        </w:rPr>
      </w:pPr>
      <w:r w:rsidRPr="00512706">
        <w:rPr>
          <w:noProof/>
        </w:rPr>
        <w:lastRenderedPageBreak/>
        <w:t>Christensen, V. and Pauly, D. 1992. ECOPATH II—a software for balancing steady-state ecosystem models and calculating network characteristics. - Ecol. Modell. 61: 169–185.</w:t>
      </w:r>
    </w:p>
    <w:p w:rsidR="00512706" w:rsidRPr="00512706" w:rsidRDefault="00512706">
      <w:pPr>
        <w:pStyle w:val="NormalWeb"/>
        <w:ind w:left="480" w:hanging="480"/>
        <w:divId w:val="1974865511"/>
        <w:rPr>
          <w:noProof/>
        </w:rPr>
      </w:pPr>
      <w:r w:rsidRPr="00512706">
        <w:rPr>
          <w:noProof/>
        </w:rPr>
        <w:t>Christian, R. R. and Luczkovich, J. J. 1999. Organizing and understanding a winter’s seagrass foodweb network through effective trophic levels. - Ecol. Modell. 117: 99–124.</w:t>
      </w:r>
    </w:p>
    <w:p w:rsidR="00512706" w:rsidRPr="00512706" w:rsidRDefault="00512706">
      <w:pPr>
        <w:pStyle w:val="NormalWeb"/>
        <w:ind w:left="480" w:hanging="480"/>
        <w:divId w:val="1974865511"/>
        <w:rPr>
          <w:noProof/>
        </w:rPr>
      </w:pPr>
      <w:r w:rsidRPr="00512706">
        <w:rPr>
          <w:noProof/>
        </w:rPr>
        <w:t>Csárdi, G. and Nepusz, T. 2006. The igraph software package for complex network research. - InterJournal Complex Sy: 1695.</w:t>
      </w:r>
    </w:p>
    <w:p w:rsidR="00512706" w:rsidRPr="00512706" w:rsidRDefault="00512706">
      <w:pPr>
        <w:pStyle w:val="NormalWeb"/>
        <w:ind w:left="480" w:hanging="480"/>
        <w:divId w:val="1974865511"/>
        <w:rPr>
          <w:noProof/>
        </w:rPr>
      </w:pPr>
      <w:r w:rsidRPr="00512706">
        <w:rPr>
          <w:noProof/>
        </w:rPr>
        <w:t>Donohue, I. et al. 2013. On the dimensionality of ecological stability. - Ecol. Lett. 16: 421–429.</w:t>
      </w:r>
    </w:p>
    <w:p w:rsidR="00512706" w:rsidRPr="00512706" w:rsidRDefault="00512706">
      <w:pPr>
        <w:pStyle w:val="NormalWeb"/>
        <w:ind w:left="480" w:hanging="480"/>
        <w:divId w:val="1974865511"/>
        <w:rPr>
          <w:noProof/>
        </w:rPr>
      </w:pPr>
      <w:r w:rsidRPr="00512706">
        <w:rPr>
          <w:noProof/>
        </w:rPr>
        <w:t>Goldwasser, L. and Roughgarden, J. 1993. Construction and analysis of a large Carribean food web. - Ecology 74: 1216–1233.</w:t>
      </w:r>
    </w:p>
    <w:p w:rsidR="00512706" w:rsidRPr="00512706" w:rsidRDefault="00512706">
      <w:pPr>
        <w:pStyle w:val="NormalWeb"/>
        <w:ind w:left="480" w:hanging="480"/>
        <w:divId w:val="1974865511"/>
        <w:rPr>
          <w:noProof/>
        </w:rPr>
      </w:pPr>
      <w:r w:rsidRPr="00512706">
        <w:rPr>
          <w:noProof/>
        </w:rPr>
        <w:t>Hall, S. and Raffaelli, D. 1991. Food-web patterns: lessons from a species-rich web. - J. Anim. Ecol. 60: 823–841.</w:t>
      </w:r>
    </w:p>
    <w:p w:rsidR="00512706" w:rsidRPr="00512706" w:rsidRDefault="00512706">
      <w:pPr>
        <w:pStyle w:val="NormalWeb"/>
        <w:ind w:left="480" w:hanging="480"/>
        <w:divId w:val="1974865511"/>
        <w:rPr>
          <w:noProof/>
        </w:rPr>
      </w:pPr>
      <w:r w:rsidRPr="00512706">
        <w:rPr>
          <w:noProof/>
        </w:rPr>
        <w:t>Havens, K. 1992. Scale and structure in natural food webs. - Science 257: 1107–1109.</w:t>
      </w:r>
    </w:p>
    <w:p w:rsidR="00512706" w:rsidRPr="00512706" w:rsidRDefault="00512706">
      <w:pPr>
        <w:pStyle w:val="NormalWeb"/>
        <w:ind w:left="480" w:hanging="480"/>
        <w:divId w:val="1974865511"/>
        <w:rPr>
          <w:noProof/>
        </w:rPr>
      </w:pPr>
      <w:r w:rsidRPr="00512706">
        <w:rPr>
          <w:noProof/>
        </w:rPr>
        <w:t>Hechinger, R. F. et al. 2011. Food webs including parasites, biomass, body sizes, and life stages for three California/Baja California estuaries. - Ecology 92: 791.</w:t>
      </w:r>
    </w:p>
    <w:p w:rsidR="00512706" w:rsidRPr="00512706" w:rsidRDefault="00512706">
      <w:pPr>
        <w:pStyle w:val="NormalWeb"/>
        <w:ind w:left="480" w:hanging="480"/>
        <w:divId w:val="1974865511"/>
        <w:rPr>
          <w:noProof/>
        </w:rPr>
      </w:pPr>
      <w:r w:rsidRPr="00512706">
        <w:rPr>
          <w:noProof/>
        </w:rPr>
        <w:t>Jaarsma, N. G. et al. 1998. Characterising food</w:t>
      </w:r>
      <w:r w:rsidRPr="00512706">
        <w:rPr>
          <w:rFonts w:ascii="Cambria Math" w:hAnsi="Cambria Math" w:cs="Cambria Math"/>
          <w:noProof/>
        </w:rPr>
        <w:t>‐</w:t>
      </w:r>
      <w:r w:rsidRPr="00512706">
        <w:rPr>
          <w:noProof/>
        </w:rPr>
        <w:t>webs in two New Zealand streams. - New Zeal. J. Mar. Freshw. Res. 32: 271–286.</w:t>
      </w:r>
    </w:p>
    <w:p w:rsidR="00512706" w:rsidRPr="00512706" w:rsidRDefault="00512706">
      <w:pPr>
        <w:pStyle w:val="NormalWeb"/>
        <w:ind w:left="480" w:hanging="480"/>
        <w:divId w:val="1974865511"/>
        <w:rPr>
          <w:noProof/>
        </w:rPr>
      </w:pPr>
      <w:r w:rsidRPr="00512706">
        <w:rPr>
          <w:noProof/>
        </w:rPr>
        <w:t>Link, J. 2002. Does food web theory work for marine ecosystems? - Mar. Ecol. Prog. Ser. 230: 1–9.</w:t>
      </w:r>
    </w:p>
    <w:p w:rsidR="00512706" w:rsidRPr="00512706" w:rsidRDefault="00512706">
      <w:pPr>
        <w:pStyle w:val="NormalWeb"/>
        <w:ind w:left="480" w:hanging="480"/>
        <w:divId w:val="1974865511"/>
        <w:rPr>
          <w:noProof/>
        </w:rPr>
      </w:pPr>
      <w:r w:rsidRPr="00512706">
        <w:rPr>
          <w:noProof/>
        </w:rPr>
        <w:t>Martinez, N. 1991. Artifacts or Attributes? Effects of Resolution on the Little Rock Lake Food Web. - Ecol. Monogr. 61: 367–392.</w:t>
      </w:r>
    </w:p>
    <w:p w:rsidR="00512706" w:rsidRPr="00512706" w:rsidRDefault="00512706">
      <w:pPr>
        <w:pStyle w:val="NormalWeb"/>
        <w:ind w:left="480" w:hanging="480"/>
        <w:divId w:val="1974865511"/>
        <w:rPr>
          <w:noProof/>
        </w:rPr>
      </w:pPr>
      <w:r w:rsidRPr="00512706">
        <w:rPr>
          <w:noProof/>
        </w:rPr>
        <w:t>Martinez, N. et al. 1999. Effects of sampling effort on characterization of food-web structure. - Ecology 80: 1044–1055.</w:t>
      </w:r>
    </w:p>
    <w:p w:rsidR="00512706" w:rsidRPr="00512706" w:rsidRDefault="00512706">
      <w:pPr>
        <w:pStyle w:val="NormalWeb"/>
        <w:ind w:left="480" w:hanging="480"/>
        <w:divId w:val="1974865511"/>
        <w:rPr>
          <w:noProof/>
        </w:rPr>
      </w:pPr>
      <w:r w:rsidRPr="00512706">
        <w:rPr>
          <w:noProof/>
        </w:rPr>
        <w:t>May, R. M. 1972. Will a large complex system be stable? - Nature 238: 413–414.</w:t>
      </w:r>
    </w:p>
    <w:p w:rsidR="00512706" w:rsidRPr="00512706" w:rsidRDefault="00512706">
      <w:pPr>
        <w:pStyle w:val="NormalWeb"/>
        <w:ind w:left="480" w:hanging="480"/>
        <w:divId w:val="1974865511"/>
        <w:rPr>
          <w:noProof/>
        </w:rPr>
      </w:pPr>
      <w:r w:rsidRPr="00512706">
        <w:rPr>
          <w:noProof/>
        </w:rPr>
        <w:t>May, R. M. 1973. Qualitative stability in model ecosystems. - Ecology 54: 638–641.</w:t>
      </w:r>
    </w:p>
    <w:p w:rsidR="00512706" w:rsidRPr="00512706" w:rsidRDefault="00512706">
      <w:pPr>
        <w:pStyle w:val="NormalWeb"/>
        <w:ind w:left="480" w:hanging="480"/>
        <w:divId w:val="1974865511"/>
        <w:rPr>
          <w:noProof/>
        </w:rPr>
      </w:pPr>
      <w:r w:rsidRPr="00512706">
        <w:rPr>
          <w:noProof/>
        </w:rPr>
        <w:t>May, R. M. 1974. Stability and Complexity in Model Ecosystems. - Princeton University Press.</w:t>
      </w:r>
    </w:p>
    <w:p w:rsidR="00512706" w:rsidRPr="00512706" w:rsidRDefault="00512706">
      <w:pPr>
        <w:pStyle w:val="NormalWeb"/>
        <w:ind w:left="480" w:hanging="480"/>
        <w:divId w:val="1974865511"/>
        <w:rPr>
          <w:noProof/>
        </w:rPr>
      </w:pPr>
      <w:r w:rsidRPr="00512706">
        <w:rPr>
          <w:noProof/>
        </w:rPr>
        <w:t>Memmott, J. et al. 2000. Predators, parasitoids and pathogens: species richness, trophic generality and body sizes in a natural food web. - J. Anim. Ecol. 69: 1–15.</w:t>
      </w:r>
    </w:p>
    <w:p w:rsidR="00512706" w:rsidRPr="00512706" w:rsidRDefault="00512706">
      <w:pPr>
        <w:pStyle w:val="NormalWeb"/>
        <w:ind w:left="480" w:hanging="480"/>
        <w:divId w:val="1974865511"/>
        <w:rPr>
          <w:noProof/>
        </w:rPr>
      </w:pPr>
      <w:r w:rsidRPr="00512706">
        <w:rPr>
          <w:noProof/>
        </w:rPr>
        <w:t>Milo, R. et al. 2002. Network motifs: simple building blocks of complex networks. - Science 298: 824–827.</w:t>
      </w:r>
    </w:p>
    <w:p w:rsidR="00512706" w:rsidRPr="00512706" w:rsidRDefault="00512706">
      <w:pPr>
        <w:pStyle w:val="NormalWeb"/>
        <w:ind w:left="480" w:hanging="480"/>
        <w:divId w:val="1974865511"/>
        <w:rPr>
          <w:noProof/>
        </w:rPr>
      </w:pPr>
      <w:r w:rsidRPr="00512706">
        <w:rPr>
          <w:noProof/>
        </w:rPr>
        <w:lastRenderedPageBreak/>
        <w:t>Mouritsen, K. N. et al. 2011. Food web including metazoan parasites for an intertidal ecosystem in New Zealand. - Ecology 92: 2006.</w:t>
      </w:r>
    </w:p>
    <w:p w:rsidR="00512706" w:rsidRPr="00512706" w:rsidRDefault="00512706">
      <w:pPr>
        <w:pStyle w:val="NormalWeb"/>
        <w:ind w:left="480" w:hanging="480"/>
        <w:divId w:val="1974865511"/>
        <w:rPr>
          <w:noProof/>
        </w:rPr>
      </w:pPr>
      <w:r w:rsidRPr="00512706">
        <w:rPr>
          <w:noProof/>
        </w:rPr>
        <w:t>Opitz, S. 1996. Trophic interactions in Caribbean coral reefs. - ICALRM Tech.</w:t>
      </w:r>
    </w:p>
    <w:p w:rsidR="00512706" w:rsidRPr="00512706" w:rsidRDefault="00512706">
      <w:pPr>
        <w:pStyle w:val="NormalWeb"/>
        <w:ind w:left="480" w:hanging="480"/>
        <w:divId w:val="1974865511"/>
        <w:rPr>
          <w:noProof/>
        </w:rPr>
      </w:pPr>
      <w:r w:rsidRPr="00512706">
        <w:rPr>
          <w:noProof/>
        </w:rPr>
        <w:t>Pimm, S. L. 1984. The complexity and stability of ecosystems. - Nature 307: 321–326.</w:t>
      </w:r>
    </w:p>
    <w:p w:rsidR="00512706" w:rsidRPr="00512706" w:rsidRDefault="00512706">
      <w:pPr>
        <w:pStyle w:val="NormalWeb"/>
        <w:ind w:left="480" w:hanging="480"/>
        <w:divId w:val="1974865511"/>
        <w:rPr>
          <w:noProof/>
        </w:rPr>
      </w:pPr>
      <w:r w:rsidRPr="00512706">
        <w:rPr>
          <w:noProof/>
        </w:rPr>
        <w:t>Pimm, S. L. and Lawton, J. H. 1977. Number of trophic levels in ecological communities. - Nature 268: 329–331.</w:t>
      </w:r>
    </w:p>
    <w:p w:rsidR="00512706" w:rsidRPr="00512706" w:rsidRDefault="00512706">
      <w:pPr>
        <w:pStyle w:val="NormalWeb"/>
        <w:ind w:left="480" w:hanging="480"/>
        <w:divId w:val="1974865511"/>
        <w:rPr>
          <w:noProof/>
        </w:rPr>
      </w:pPr>
      <w:r w:rsidRPr="00512706">
        <w:rPr>
          <w:noProof/>
        </w:rPr>
        <w:t>Polis, G. 1991. Complex trophic interactions in deserts : an empirical critique of food-web theory. - Am. Nat. 138: 123–155.</w:t>
      </w:r>
    </w:p>
    <w:p w:rsidR="00512706" w:rsidRPr="00512706" w:rsidRDefault="00512706">
      <w:pPr>
        <w:pStyle w:val="NormalWeb"/>
        <w:ind w:left="480" w:hanging="480"/>
        <w:divId w:val="1974865511"/>
        <w:rPr>
          <w:noProof/>
        </w:rPr>
      </w:pPr>
      <w:r w:rsidRPr="00512706">
        <w:rPr>
          <w:noProof/>
        </w:rPr>
        <w:t>Preston, D. L. et al. 2012. Food web including infectious agents for a California freshwater pond. - Ecology 93: 1760.</w:t>
      </w:r>
    </w:p>
    <w:p w:rsidR="00512706" w:rsidRPr="00512706" w:rsidRDefault="00512706">
      <w:pPr>
        <w:pStyle w:val="NormalWeb"/>
        <w:ind w:left="480" w:hanging="480"/>
        <w:divId w:val="1974865511"/>
        <w:rPr>
          <w:noProof/>
        </w:rPr>
      </w:pPr>
      <w:r w:rsidRPr="00512706">
        <w:rPr>
          <w:noProof/>
        </w:rPr>
        <w:t>Prill, R. J. et al. 2005. Dynamic properties of network motifs contribute to biological network organization. - PLoS Biol. 3: 1881–1892.</w:t>
      </w:r>
    </w:p>
    <w:p w:rsidR="00512706" w:rsidRPr="00512706" w:rsidRDefault="00512706">
      <w:pPr>
        <w:pStyle w:val="NormalWeb"/>
        <w:ind w:left="480" w:hanging="480"/>
        <w:divId w:val="1974865511"/>
        <w:rPr>
          <w:noProof/>
        </w:rPr>
      </w:pPr>
      <w:r w:rsidRPr="00512706">
        <w:rPr>
          <w:noProof/>
        </w:rPr>
        <w:t>R Core Team, R. 2014. R: A Language and Environment for Statistical Computing (RDC Team, Ed.). - R Found. Stat. Comput. in press.</w:t>
      </w:r>
    </w:p>
    <w:p w:rsidR="00512706" w:rsidRPr="00512706" w:rsidRDefault="00512706">
      <w:pPr>
        <w:pStyle w:val="NormalWeb"/>
        <w:ind w:left="480" w:hanging="480"/>
        <w:divId w:val="1974865511"/>
        <w:rPr>
          <w:noProof/>
        </w:rPr>
      </w:pPr>
      <w:r w:rsidRPr="00512706">
        <w:rPr>
          <w:noProof/>
        </w:rPr>
        <w:t>Roopnarine, P. D. and Hertog, R. 2012a. Detailed food web networks of three Greater Antillean coral reef systems: the Cayman Islands, Cuba, and Jamaica. - Dataset Pap. Ecol. 2013: 857470.</w:t>
      </w:r>
    </w:p>
    <w:p w:rsidR="00512706" w:rsidRPr="00512706" w:rsidRDefault="00512706">
      <w:pPr>
        <w:pStyle w:val="NormalWeb"/>
        <w:ind w:left="480" w:hanging="480"/>
        <w:divId w:val="1974865511"/>
        <w:rPr>
          <w:noProof/>
        </w:rPr>
      </w:pPr>
      <w:r w:rsidRPr="00512706">
        <w:rPr>
          <w:noProof/>
        </w:rPr>
        <w:t>Roopnarine, P. D. and Hertog, R. 2012b. Data from: Detailed food web networks of three Greater Antillean coral reef systems: the Cayman Islands, Cuba, and Jamaica. in press.</w:t>
      </w:r>
    </w:p>
    <w:p w:rsidR="00512706" w:rsidRPr="00512706" w:rsidRDefault="00512706">
      <w:pPr>
        <w:pStyle w:val="NormalWeb"/>
        <w:ind w:left="480" w:hanging="480"/>
        <w:divId w:val="1974865511"/>
        <w:rPr>
          <w:noProof/>
        </w:rPr>
      </w:pPr>
      <w:r w:rsidRPr="00512706">
        <w:rPr>
          <w:noProof/>
        </w:rPr>
        <w:t>Sterner, R. W. et al. 1997. The enigma of food chain length: absence of theoretical evidence for dynamic constraints. - Ecology 78: 2258–2262.</w:t>
      </w:r>
    </w:p>
    <w:p w:rsidR="00512706" w:rsidRPr="00512706" w:rsidRDefault="00512706">
      <w:pPr>
        <w:pStyle w:val="NormalWeb"/>
        <w:ind w:left="480" w:hanging="480"/>
        <w:divId w:val="1974865511"/>
        <w:rPr>
          <w:noProof/>
        </w:rPr>
      </w:pPr>
      <w:r w:rsidRPr="00512706">
        <w:rPr>
          <w:noProof/>
        </w:rPr>
        <w:t>Stouffer, D. B. et al. 2007. Evidence for the existence of a robust pattern of prey selection in food webs. - Proc. R. Soc. B 274: 1931–1940.</w:t>
      </w:r>
    </w:p>
    <w:p w:rsidR="00512706" w:rsidRPr="00512706" w:rsidRDefault="00512706">
      <w:pPr>
        <w:pStyle w:val="NormalWeb"/>
        <w:ind w:left="480" w:hanging="480"/>
        <w:divId w:val="1974865511"/>
        <w:rPr>
          <w:noProof/>
        </w:rPr>
      </w:pPr>
      <w:r w:rsidRPr="00512706">
        <w:rPr>
          <w:noProof/>
        </w:rPr>
        <w:t>Thébault, E. and Fontaine, C. 2010. Stability of ecological communities and the architecture of mutualistic and trophic networks. - Science 329: 853–856.</w:t>
      </w:r>
    </w:p>
    <w:p w:rsidR="00512706" w:rsidRPr="00512706" w:rsidRDefault="00512706">
      <w:pPr>
        <w:pStyle w:val="NormalWeb"/>
        <w:ind w:left="480" w:hanging="480"/>
        <w:divId w:val="1974865511"/>
        <w:rPr>
          <w:noProof/>
        </w:rPr>
      </w:pPr>
      <w:r w:rsidRPr="00512706">
        <w:rPr>
          <w:noProof/>
        </w:rPr>
        <w:t>Thieltges, D. et al. 2011. Food web including metazoan parasites for a tidal basin in Germany and Denmark. - Ecology 92: 2005.</w:t>
      </w:r>
    </w:p>
    <w:p w:rsidR="00512706" w:rsidRPr="00512706" w:rsidRDefault="00512706">
      <w:pPr>
        <w:pStyle w:val="NormalWeb"/>
        <w:ind w:left="480" w:hanging="480"/>
        <w:divId w:val="1974865511"/>
        <w:rPr>
          <w:noProof/>
        </w:rPr>
      </w:pPr>
      <w:r w:rsidRPr="00512706">
        <w:rPr>
          <w:noProof/>
        </w:rPr>
        <w:t>Thompson, R. and Townsend, C. 1999. The effect of seasonal variation on the community structure and food-web attributes of two streams: implications for food-web science. - Oikos 87: 75–88.</w:t>
      </w:r>
    </w:p>
    <w:p w:rsidR="00512706" w:rsidRPr="00512706" w:rsidRDefault="00512706">
      <w:pPr>
        <w:pStyle w:val="NormalWeb"/>
        <w:ind w:left="480" w:hanging="480"/>
        <w:divId w:val="1974865511"/>
        <w:rPr>
          <w:noProof/>
        </w:rPr>
      </w:pPr>
      <w:r w:rsidRPr="00512706">
        <w:rPr>
          <w:noProof/>
        </w:rPr>
        <w:lastRenderedPageBreak/>
        <w:t>Thompson, R. M. and Townsend, C. R. 2000. Is resolution the solution?: the effect of taxonomic resolution on the calculated properties of three stream food webs. - Freshw. Biol. 44: 413–422.</w:t>
      </w:r>
    </w:p>
    <w:p w:rsidR="00512706" w:rsidRPr="00512706" w:rsidRDefault="00512706">
      <w:pPr>
        <w:pStyle w:val="NormalWeb"/>
        <w:ind w:left="480" w:hanging="480"/>
        <w:divId w:val="1974865511"/>
        <w:rPr>
          <w:noProof/>
        </w:rPr>
      </w:pPr>
      <w:r w:rsidRPr="00512706">
        <w:rPr>
          <w:noProof/>
        </w:rPr>
        <w:t>Thompson, R. and Edwards, E. 2001. Allocation of effort in stream food-web studies: the best compromise? - Mar. Freshw. Res. 52: 339–345.</w:t>
      </w:r>
    </w:p>
    <w:p w:rsidR="00512706" w:rsidRPr="00512706" w:rsidRDefault="00512706">
      <w:pPr>
        <w:pStyle w:val="NormalWeb"/>
        <w:ind w:left="480" w:hanging="480"/>
        <w:divId w:val="1974865511"/>
        <w:rPr>
          <w:noProof/>
        </w:rPr>
      </w:pPr>
      <w:r w:rsidRPr="00512706">
        <w:rPr>
          <w:noProof/>
        </w:rPr>
        <w:t>Thompson, R. and Townsend, C. 2003. Impacts on stream food webs of native and exotic forest: an intercontinental comparison. - Ecology 84: 145–161.</w:t>
      </w:r>
    </w:p>
    <w:p w:rsidR="00512706" w:rsidRPr="00512706" w:rsidRDefault="00512706">
      <w:pPr>
        <w:pStyle w:val="NormalWeb"/>
        <w:ind w:left="480" w:hanging="480"/>
        <w:divId w:val="1974865511"/>
        <w:rPr>
          <w:noProof/>
        </w:rPr>
      </w:pPr>
      <w:r w:rsidRPr="00512706">
        <w:rPr>
          <w:noProof/>
        </w:rPr>
        <w:t>Thompson, R. and Townsend, C. 2005. Energy availability, spatial heterogeneity and ecosystem size predict food-web structure in streams. - Oikos 108: 137–148.</w:t>
      </w:r>
    </w:p>
    <w:p w:rsidR="00512706" w:rsidRPr="00512706" w:rsidRDefault="00512706">
      <w:pPr>
        <w:pStyle w:val="NormalWeb"/>
        <w:ind w:left="480" w:hanging="480"/>
        <w:divId w:val="1974865511"/>
        <w:rPr>
          <w:noProof/>
        </w:rPr>
      </w:pPr>
      <w:r w:rsidRPr="00512706">
        <w:rPr>
          <w:noProof/>
        </w:rPr>
        <w:t>Townsend, C. R. et al. 1998. Disturbance, resource supply, and food-web architecture in streams. - Ecol. Lett. 1: 200–209.</w:t>
      </w:r>
    </w:p>
    <w:p w:rsidR="00512706" w:rsidRPr="00512706" w:rsidRDefault="00512706">
      <w:pPr>
        <w:pStyle w:val="NormalWeb"/>
        <w:ind w:left="480" w:hanging="480"/>
        <w:divId w:val="1974865511"/>
        <w:rPr>
          <w:noProof/>
        </w:rPr>
      </w:pPr>
      <w:r w:rsidRPr="00512706">
        <w:rPr>
          <w:noProof/>
        </w:rPr>
        <w:t>Waide, R. and Reagan, W. 1996. The food web of a tropical rainforest. - University of Chicago Press.</w:t>
      </w:r>
    </w:p>
    <w:p w:rsidR="00512706" w:rsidRPr="00512706" w:rsidRDefault="00512706">
      <w:pPr>
        <w:pStyle w:val="NormalWeb"/>
        <w:ind w:left="480" w:hanging="480"/>
        <w:divId w:val="1974865511"/>
        <w:rPr>
          <w:noProof/>
        </w:rPr>
      </w:pPr>
      <w:r w:rsidRPr="00512706">
        <w:rPr>
          <w:noProof/>
        </w:rPr>
        <w:t>Warren, P. 1989. Spatial and temporal variation in the structure of a freshwater food web. - Oikos 55: 299–311.</w:t>
      </w:r>
    </w:p>
    <w:p w:rsidR="00512706" w:rsidRPr="00512706" w:rsidRDefault="00512706">
      <w:pPr>
        <w:pStyle w:val="NormalWeb"/>
        <w:ind w:left="480" w:hanging="480"/>
        <w:divId w:val="1974865511"/>
        <w:rPr>
          <w:noProof/>
        </w:rPr>
      </w:pPr>
      <w:r w:rsidRPr="00512706">
        <w:rPr>
          <w:noProof/>
        </w:rPr>
        <w:t>Yodzis, P. 1998. Local trophodynamics and the interaction of marine mammals and fisheries in the Benguela ecosystem. - J. Anim. Ecol. 67: 635–658.</w:t>
      </w:r>
    </w:p>
    <w:p w:rsidR="00512706" w:rsidRPr="00512706" w:rsidRDefault="00512706">
      <w:pPr>
        <w:pStyle w:val="NormalWeb"/>
        <w:ind w:left="480" w:hanging="480"/>
        <w:divId w:val="1974865511"/>
        <w:rPr>
          <w:noProof/>
        </w:rPr>
      </w:pPr>
      <w:r w:rsidRPr="00512706">
        <w:rPr>
          <w:noProof/>
        </w:rPr>
        <w:t>Yodzis, P. 2000. Diffuse Effects in Food Webs. - Ecology 81: 261–266.</w:t>
      </w:r>
    </w:p>
    <w:p w:rsidR="00512706" w:rsidRPr="00512706" w:rsidRDefault="00512706">
      <w:pPr>
        <w:pStyle w:val="NormalWeb"/>
        <w:ind w:left="480" w:hanging="480"/>
        <w:divId w:val="1974865511"/>
        <w:rPr>
          <w:noProof/>
        </w:rPr>
      </w:pPr>
      <w:r w:rsidRPr="00512706">
        <w:rPr>
          <w:noProof/>
        </w:rPr>
        <w:t>Zander, C. D. et al. 2011. Food web including metazoan parasites for a brackish shallow water ecosystem in Germany and Denmark. - Ecology 92: 2007.</w:t>
      </w:r>
    </w:p>
    <w:p w:rsidR="006C3405" w:rsidRPr="007049BA" w:rsidRDefault="00B02884" w:rsidP="006C3405">
      <w:pPr>
        <w:spacing w:line="480" w:lineRule="auto"/>
        <w:rPr>
          <w:rFonts w:ascii="Times New Roman" w:eastAsia="Times New Roman" w:hAnsi="Times New Roman" w:cs="Times New Roman"/>
          <w:b/>
          <w:color w:val="333333"/>
          <w:sz w:val="24"/>
          <w:szCs w:val="24"/>
        </w:rPr>
      </w:pPr>
      <w:r>
        <w:rPr>
          <w:rFonts w:ascii="Times New Roman" w:eastAsia="Times New Roman" w:hAnsi="Times New Roman" w:cs="Times New Roman"/>
          <w:color w:val="333333"/>
          <w:sz w:val="24"/>
          <w:szCs w:val="24"/>
        </w:rPr>
        <w:fldChar w:fldCharType="end"/>
      </w:r>
      <w:r w:rsidR="007049BA">
        <w:rPr>
          <w:rFonts w:ascii="Times New Roman" w:eastAsia="Times New Roman" w:hAnsi="Times New Roman" w:cs="Times New Roman"/>
          <w:b/>
          <w:color w:val="333333"/>
          <w:sz w:val="24"/>
          <w:szCs w:val="24"/>
        </w:rPr>
        <w:t xml:space="preserve">Figure Legends: </w:t>
      </w:r>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The normalized profile of the 13 possible 3-node subgraphs in a set of 50 food webs arranged in order of decreasing quasi sign-stability. </w:t>
      </w:r>
      <w:r w:rsidR="0060605C">
        <w:rPr>
          <w:rFonts w:ascii="Times New Roman" w:hAnsi="Times New Roman" w:cs="Times New Roman"/>
          <w:b/>
          <w:sz w:val="24"/>
          <w:szCs w:val="24"/>
        </w:rPr>
        <w:t xml:space="preserve">Boxplots represent the median and interquartile range of the z-scores.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p>
    <w:p w:rsidR="00802854" w:rsidRDefault="00802854"/>
    <w:sectPr w:rsidR="0080285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3EAB" w:rsidRDefault="00053EAB" w:rsidP="002610FE">
      <w:pPr>
        <w:spacing w:after="0" w:line="240" w:lineRule="auto"/>
      </w:pPr>
      <w:r>
        <w:separator/>
      </w:r>
    </w:p>
  </w:endnote>
  <w:endnote w:type="continuationSeparator" w:id="0">
    <w:p w:rsidR="00053EAB" w:rsidRDefault="00053EAB"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394658">
          <w:rPr>
            <w:noProof/>
          </w:rPr>
          <w:t>13</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3EAB" w:rsidRDefault="00053EAB" w:rsidP="002610FE">
      <w:pPr>
        <w:spacing w:after="0" w:line="240" w:lineRule="auto"/>
      </w:pPr>
      <w:r>
        <w:separator/>
      </w:r>
    </w:p>
  </w:footnote>
  <w:footnote w:type="continuationSeparator" w:id="0">
    <w:p w:rsidR="00053EAB" w:rsidRDefault="00053EAB"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53EAB"/>
    <w:rsid w:val="000676E5"/>
    <w:rsid w:val="000749B0"/>
    <w:rsid w:val="001403E1"/>
    <w:rsid w:val="00185EA0"/>
    <w:rsid w:val="001A0DA8"/>
    <w:rsid w:val="001E3054"/>
    <w:rsid w:val="00202AA4"/>
    <w:rsid w:val="00215BCB"/>
    <w:rsid w:val="002352A1"/>
    <w:rsid w:val="00241336"/>
    <w:rsid w:val="002610FE"/>
    <w:rsid w:val="00266D1B"/>
    <w:rsid w:val="00275583"/>
    <w:rsid w:val="00295AD5"/>
    <w:rsid w:val="002B641A"/>
    <w:rsid w:val="00335AE5"/>
    <w:rsid w:val="00346C25"/>
    <w:rsid w:val="00362D9F"/>
    <w:rsid w:val="003660A7"/>
    <w:rsid w:val="0038563E"/>
    <w:rsid w:val="00394658"/>
    <w:rsid w:val="003A571B"/>
    <w:rsid w:val="003C6C63"/>
    <w:rsid w:val="00454EE5"/>
    <w:rsid w:val="004A3276"/>
    <w:rsid w:val="004B0AD4"/>
    <w:rsid w:val="004E53FA"/>
    <w:rsid w:val="004F74CF"/>
    <w:rsid w:val="00512706"/>
    <w:rsid w:val="005132E9"/>
    <w:rsid w:val="005A73B3"/>
    <w:rsid w:val="005D7E77"/>
    <w:rsid w:val="005F32A0"/>
    <w:rsid w:val="00603A47"/>
    <w:rsid w:val="0060605C"/>
    <w:rsid w:val="00684357"/>
    <w:rsid w:val="006A7C68"/>
    <w:rsid w:val="006C3405"/>
    <w:rsid w:val="006F1700"/>
    <w:rsid w:val="007049BA"/>
    <w:rsid w:val="0072330A"/>
    <w:rsid w:val="00793256"/>
    <w:rsid w:val="00794692"/>
    <w:rsid w:val="007D619A"/>
    <w:rsid w:val="0080262B"/>
    <w:rsid w:val="00802854"/>
    <w:rsid w:val="00857C56"/>
    <w:rsid w:val="008A6F2A"/>
    <w:rsid w:val="008A7F98"/>
    <w:rsid w:val="008F650A"/>
    <w:rsid w:val="00925559"/>
    <w:rsid w:val="00934F01"/>
    <w:rsid w:val="00945179"/>
    <w:rsid w:val="00974801"/>
    <w:rsid w:val="00991ADD"/>
    <w:rsid w:val="009E004C"/>
    <w:rsid w:val="009E5860"/>
    <w:rsid w:val="00A72303"/>
    <w:rsid w:val="00B02884"/>
    <w:rsid w:val="00B074FE"/>
    <w:rsid w:val="00B125EE"/>
    <w:rsid w:val="00B13B74"/>
    <w:rsid w:val="00B528EE"/>
    <w:rsid w:val="00B53E07"/>
    <w:rsid w:val="00BB0865"/>
    <w:rsid w:val="00BB2EB1"/>
    <w:rsid w:val="00C07ADC"/>
    <w:rsid w:val="00C66EA5"/>
    <w:rsid w:val="00C74EAA"/>
    <w:rsid w:val="00CC1ACE"/>
    <w:rsid w:val="00CF1701"/>
    <w:rsid w:val="00D13EB2"/>
    <w:rsid w:val="00D95C4A"/>
    <w:rsid w:val="00DB60DE"/>
    <w:rsid w:val="00DD3BF6"/>
    <w:rsid w:val="00E00094"/>
    <w:rsid w:val="00F3204A"/>
    <w:rsid w:val="00F35D0A"/>
    <w:rsid w:val="00FA6F7C"/>
    <w:rsid w:val="00FC3E79"/>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D37F8C-1582-4462-A1C1-8F3BFE4A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3</TotalTime>
  <Pages>13</Pages>
  <Words>13112</Words>
  <Characters>74745</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25</cp:revision>
  <cp:lastPrinted>2014-10-22T16:44:00Z</cp:lastPrinted>
  <dcterms:created xsi:type="dcterms:W3CDTF">2014-06-11T13:47:00Z</dcterms:created>
  <dcterms:modified xsi:type="dcterms:W3CDTF">2014-10-2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